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7D5FBEF" w14:textId="77777777"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14:paraId="272EDD7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14:paraId="4BF3B9D5"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5B0170">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1]</w:t>
      </w:r>
      <w:r w:rsidR="005B0170">
        <w:rPr>
          <w:rFonts w:eastAsia="Times New Roman"/>
          <w:sz w:val="24"/>
          <w:szCs w:val="24"/>
        </w:rPr>
        <w:fldChar w:fldCharType="end"/>
      </w:r>
      <w:r w:rsidRPr="00032A7F">
        <w:rPr>
          <w:rFonts w:eastAsia="Times New Roman"/>
          <w:sz w:val="24"/>
          <w:szCs w:val="24"/>
        </w:rPr>
        <w:t>. As with open microscope-guided surgery, this transcanal endoscopic ear surgery (TEES) technique, allows the surgeon to perform procedures such as ear drum reconstruction, skin growth removal and hearing bone repair</w:t>
      </w:r>
      <w:r>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1]</w:t>
      </w:r>
      <w:r w:rsidR="005B0170">
        <w:rPr>
          <w:rFonts w:eastAsia="Times New Roman"/>
          <w:sz w:val="24"/>
          <w:szCs w:val="24"/>
        </w:rPr>
        <w:fldChar w:fldCharType="end"/>
      </w:r>
      <w:r w:rsidRPr="00032A7F">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2]</w:t>
      </w:r>
      <w:r w:rsidR="005B0170">
        <w:rPr>
          <w:rFonts w:eastAsia="Times New Roman"/>
          <w:sz w:val="24"/>
          <w:szCs w:val="24"/>
        </w:rPr>
        <w:fldChar w:fldCharType="end"/>
      </w:r>
      <w:r>
        <w:rPr>
          <w:rFonts w:eastAsia="Times New Roman"/>
          <w:sz w:val="24"/>
          <w:szCs w:val="24"/>
        </w:rPr>
        <w:t xml:space="preserve"> </w:t>
      </w:r>
      <w:r w:rsidR="005B0170">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3]</w:t>
      </w:r>
      <w:r w:rsidR="005B0170">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xml:space="preserve">, </w:t>
      </w:r>
      <w:commentRangeStart w:id="0"/>
      <w:r w:rsidRPr="00032A7F">
        <w:rPr>
          <w:rFonts w:eastAsia="Times New Roman"/>
          <w:sz w:val="24"/>
          <w:szCs w:val="24"/>
        </w:rPr>
        <w:t>and</w:t>
      </w:r>
      <w:commentRangeEnd w:id="0"/>
      <w:r w:rsidR="00B0683A">
        <w:rPr>
          <w:rStyle w:val="CommentReference"/>
        </w:rPr>
        <w:commentReference w:id="0"/>
      </w:r>
      <w:r w:rsidRPr="00032A7F">
        <w:rPr>
          <w:rFonts w:eastAsia="Times New Roman"/>
          <w:sz w:val="24"/>
          <w:szCs w:val="24"/>
        </w:rPr>
        <w:t xml:space="preserve"> improving hearing by facilitating he</w:t>
      </w:r>
      <w:r w:rsidR="001F5D7C">
        <w:rPr>
          <w:rFonts w:eastAsia="Times New Roman"/>
          <w:sz w:val="24"/>
          <w:szCs w:val="24"/>
        </w:rPr>
        <w:t>aring bone preservation</w:t>
      </w:r>
      <w:r>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5B0170">
        <w:rPr>
          <w:rFonts w:eastAsia="Times New Roman"/>
          <w:sz w:val="24"/>
          <w:szCs w:val="24"/>
        </w:rPr>
        <w:fldChar w:fldCharType="separate"/>
      </w:r>
      <w:r w:rsidRPr="00032A7F">
        <w:rPr>
          <w:rFonts w:eastAsia="Times New Roman"/>
          <w:noProof/>
          <w:sz w:val="24"/>
          <w:szCs w:val="24"/>
        </w:rPr>
        <w:t>[4]</w:t>
      </w:r>
      <w:r w:rsidR="005B0170">
        <w:rPr>
          <w:rFonts w:eastAsia="Times New Roman"/>
          <w:sz w:val="24"/>
          <w:szCs w:val="24"/>
        </w:rPr>
        <w:fldChar w:fldCharType="end"/>
      </w:r>
      <w:r>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5]</w:t>
      </w:r>
      <w:r w:rsidR="005B0170">
        <w:rPr>
          <w:rFonts w:eastAsia="Times New Roman"/>
          <w:sz w:val="24"/>
          <w:szCs w:val="24"/>
        </w:rPr>
        <w:fldChar w:fldCharType="end"/>
      </w:r>
      <w:r w:rsidR="001F5D7C">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6]</w:t>
      </w:r>
      <w:r w:rsidR="005B0170">
        <w:rPr>
          <w:rFonts w:eastAsia="Times New Roman"/>
          <w:sz w:val="24"/>
          <w:szCs w:val="24"/>
        </w:rPr>
        <w:fldChar w:fldCharType="end"/>
      </w:r>
      <w:r w:rsidRPr="00032A7F">
        <w:rPr>
          <w:rFonts w:eastAsia="Times New Roman"/>
          <w:sz w:val="24"/>
          <w:szCs w:val="24"/>
        </w:rPr>
        <w:t>.</w:t>
      </w:r>
    </w:p>
    <w:p w14:paraId="602D0DC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Despite the enthusiasm of some ear surgeons (otologists), endoscopic ear surgery has not as yet been accepted by all practicing otologists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7]</w:t>
      </w:r>
      <w:r w:rsidR="005B0170">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Otologic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5B0170">
        <w:rPr>
          <w:rFonts w:eastAsia="Times New Roman"/>
          <w:sz w:val="24"/>
          <w:szCs w:val="24"/>
        </w:rPr>
        <w:fldChar w:fldCharType="separate"/>
      </w:r>
      <w:r w:rsidR="001F5D7C" w:rsidRPr="00032A7F">
        <w:rPr>
          <w:rFonts w:eastAsia="Times New Roman"/>
          <w:noProof/>
          <w:sz w:val="24"/>
          <w:szCs w:val="24"/>
        </w:rPr>
        <w:t>[1]</w:t>
      </w:r>
      <w:r w:rsidR="005B0170">
        <w:rPr>
          <w:rFonts w:eastAsia="Times New Roman"/>
          <w:sz w:val="24"/>
          <w:szCs w:val="24"/>
        </w:rPr>
        <w:fldChar w:fldCharType="end"/>
      </w:r>
      <w:r w:rsidR="001F5D7C">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001F5D7C" w:rsidRPr="00032A7F">
        <w:rPr>
          <w:rFonts w:eastAsia="Times New Roman"/>
          <w:noProof/>
          <w:sz w:val="24"/>
          <w:szCs w:val="24"/>
        </w:rPr>
        <w:t>[3]</w:t>
      </w:r>
      <w:r w:rsidR="005B0170">
        <w:rPr>
          <w:rFonts w:eastAsia="Times New Roman"/>
          <w:sz w:val="24"/>
          <w:szCs w:val="24"/>
        </w:rPr>
        <w:fldChar w:fldCharType="end"/>
      </w:r>
      <w:r w:rsidR="001F5D7C" w:rsidRPr="00032A7F">
        <w:rPr>
          <w:rFonts w:eastAsia="Times New Roman"/>
          <w:sz w:val="24"/>
          <w:szCs w:val="24"/>
        </w:rPr>
        <w:t xml:space="prese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8]</w:t>
      </w:r>
      <w:r w:rsidR="005B0170">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5B0170">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9]</w:t>
      </w:r>
      <w:r w:rsidR="005B0170">
        <w:rPr>
          <w:rFonts w:eastAsia="Times New Roman"/>
          <w:sz w:val="24"/>
          <w:szCs w:val="24"/>
        </w:rPr>
        <w:fldChar w:fldCharType="end"/>
      </w:r>
      <w:r w:rsidRPr="00032A7F">
        <w:rPr>
          <w:rFonts w:eastAsia="Times New Roman"/>
          <w:sz w:val="24"/>
          <w:szCs w:val="24"/>
        </w:rPr>
        <w:t>. There is a knowledge gap in the literature where it is not reported exactly why surgeons have not adopted the technique, and what technological and/or training advances would encourage greater adoption. I</w:t>
      </w:r>
      <w:r w:rsidR="001F5D7C">
        <w:rPr>
          <w:rFonts w:eastAsia="Times New Roman"/>
          <w:sz w:val="24"/>
          <w:szCs w:val="24"/>
        </w:rPr>
        <w:t xml:space="preserve">t is proposed that in order to </w:t>
      </w:r>
      <w:r w:rsidRPr="00032A7F">
        <w:rPr>
          <w:rFonts w:eastAsia="Times New Roman"/>
          <w:sz w:val="24"/>
          <w:szCs w:val="24"/>
        </w:rPr>
        <w:t>improve the adoption of TEES, the needs of surgeons and current limitations of tools must be determined.</w:t>
      </w:r>
    </w:p>
    <w:p w14:paraId="3B76464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14:paraId="4372504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14:paraId="137FA39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increase the use of TEES, the following will be investigated: a) the reason for surgeons not adopting TEES and b) limitations of existing tools. This will aim to understand why TEES is not widely adopted by otologists and how its adoption can be improved.</w:t>
      </w:r>
    </w:p>
    <w:p w14:paraId="22B4B1B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14:paraId="0912F16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del w:id="2" w:author="Arushri Swarup" w:date="2016-11-17T11:07:00Z">
        <w:r w:rsidRPr="00032A7F" w:rsidDel="00CA2923">
          <w:rPr>
            <w:rFonts w:eastAsia="Times New Roman"/>
            <w:sz w:val="24"/>
            <w:szCs w:val="24"/>
          </w:rPr>
          <w:delText xml:space="preserve">developed </w:delText>
        </w:r>
      </w:del>
      <w:ins w:id="3" w:author="Arushri Swarup" w:date="2016-11-17T11:07:00Z">
        <w:r w:rsidR="00CA2923">
          <w:rPr>
            <w:rFonts w:eastAsia="Times New Roman"/>
            <w:sz w:val="24"/>
            <w:szCs w:val="24"/>
          </w:rPr>
          <w:t>i</w:t>
        </w:r>
      </w:ins>
      <w:ins w:id="4" w:author="Arushri Swarup" w:date="2016-11-17T11:08:00Z">
        <w:r w:rsidR="00CA2923">
          <w:rPr>
            <w:rFonts w:eastAsia="Times New Roman"/>
            <w:sz w:val="24"/>
            <w:szCs w:val="24"/>
          </w:rPr>
          <w:t>dentified</w:t>
        </w:r>
      </w:ins>
      <w:ins w:id="5" w:author="Arushri Swarup" w:date="2016-11-17T11:07:00Z">
        <w:r w:rsidR="00CA2923" w:rsidRPr="00032A7F">
          <w:rPr>
            <w:rFonts w:eastAsia="Times New Roman"/>
            <w:sz w:val="24"/>
            <w:szCs w:val="24"/>
          </w:rPr>
          <w:t xml:space="preserve"> </w:t>
        </w:r>
      </w:ins>
      <w:r w:rsidRPr="00032A7F">
        <w:rPr>
          <w:rFonts w:eastAsia="Times New Roman"/>
          <w:sz w:val="24"/>
          <w:szCs w:val="24"/>
        </w:rPr>
        <w:t>to develop criteria to improve the adoption of TEES.</w:t>
      </w:r>
    </w:p>
    <w:p w14:paraId="36C4E00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14:paraId="39D348E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14:paraId="79A1AAE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14:paraId="4A253A1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irst part of this study aims to understand why TEES is not widely adopted by otologists and what technological advances would allow more frequent and broader use of TEES. A needs assessment survey will be conducted, using the two-round Delphi method, that examines the current limitations of surgical instruments used in TEES. Information from interviews with local otologists will be used to generate a questionnaire that will be disseminated to otologists globally. These results will help guide development of new instrumentation to facilitate TEES.</w:t>
      </w:r>
    </w:p>
    <w:p w14:paraId="1132D27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65C1AD1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14:paraId="521B6271"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del w:id="6" w:author="Arushri Swarup" w:date="2016-11-17T11:09:00Z">
        <w:r w:rsidRPr="00032A7F" w:rsidDel="0058683C">
          <w:rPr>
            <w:rFonts w:eastAsia="Times New Roman"/>
            <w:sz w:val="24"/>
            <w:szCs w:val="24"/>
          </w:rPr>
          <w:delText>analysis</w:delText>
        </w:r>
      </w:del>
      <w:ins w:id="7" w:author="Arushri Swarup" w:date="2016-11-17T11:09:00Z">
        <w:r w:rsidR="0058683C">
          <w:rPr>
            <w:rFonts w:eastAsia="Times New Roman"/>
            <w:sz w:val="24"/>
            <w:szCs w:val="24"/>
          </w:rPr>
          <w:t>study</w:t>
        </w:r>
      </w:ins>
      <w:r w:rsidRPr="00032A7F">
        <w:rPr>
          <w:rFonts w:eastAsia="Times New Roman"/>
          <w:sz w:val="24"/>
          <w:szCs w:val="24"/>
        </w:rPr>
        <w:t>, recording the duration of surgical steps, will be conducted to quantify the limitations of the current instruments used in TEES, by assessing their efficiency.</w:t>
      </w:r>
    </w:p>
    <w:p w14:paraId="7F9C5D4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14:paraId="2CB3003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14:paraId="6A1B802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B0170">
        <w:rPr>
          <w:rFonts w:eastAsia="Times New Roman"/>
          <w:sz w:val="24"/>
          <w:szCs w:val="24"/>
        </w:rPr>
        <w:fldChar w:fldCharType="separate"/>
      </w:r>
      <w:r w:rsidR="003B638C" w:rsidRPr="00032A7F">
        <w:rPr>
          <w:rFonts w:eastAsia="Times New Roman"/>
          <w:noProof/>
          <w:sz w:val="24"/>
          <w:szCs w:val="24"/>
        </w:rPr>
        <w:t>[3]</w:t>
      </w:r>
      <w:r w:rsidR="005B0170">
        <w:rPr>
          <w:rFonts w:eastAsia="Times New Roman"/>
          <w:sz w:val="24"/>
          <w:szCs w:val="24"/>
        </w:rPr>
        <w:fldChar w:fldCharType="end"/>
      </w:r>
      <w:r w:rsidRPr="00032A7F">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5B0170">
        <w:rPr>
          <w:rFonts w:eastAsia="Times New Roman"/>
          <w:sz w:val="24"/>
          <w:szCs w:val="24"/>
        </w:rPr>
        <w:fldChar w:fldCharType="separate"/>
      </w:r>
      <w:r w:rsidR="001F5D7C" w:rsidRPr="001F5D7C">
        <w:rPr>
          <w:rFonts w:eastAsia="Times New Roman"/>
          <w:noProof/>
          <w:sz w:val="24"/>
          <w:szCs w:val="24"/>
        </w:rPr>
        <w:t>[10]</w:t>
      </w:r>
      <w:r w:rsidR="005B0170">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1]</w:t>
      </w:r>
      <w:r w:rsidR="005B0170">
        <w:rPr>
          <w:rFonts w:eastAsia="Times New Roman"/>
          <w:sz w:val="24"/>
          <w:szCs w:val="24"/>
        </w:rPr>
        <w:fldChar w:fldCharType="end"/>
      </w:r>
      <w:r w:rsidR="003B638C">
        <w:rPr>
          <w:rFonts w:eastAsia="Times New Roman"/>
          <w:sz w:val="24"/>
          <w:szCs w:val="24"/>
        </w:rPr>
        <w:t xml:space="preserve"> </w:t>
      </w:r>
      <w:r w:rsidR="005B0170">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2]</w:t>
      </w:r>
      <w:r w:rsidR="005B0170">
        <w:rPr>
          <w:rFonts w:eastAsia="Times New Roman"/>
          <w:sz w:val="24"/>
          <w:szCs w:val="24"/>
        </w:rPr>
        <w:fldChar w:fldCharType="end"/>
      </w:r>
      <w:r w:rsidR="003B638C">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5B0170">
        <w:rPr>
          <w:rFonts w:eastAsia="Times New Roman"/>
          <w:sz w:val="24"/>
          <w:szCs w:val="24"/>
        </w:rPr>
        <w:fldChar w:fldCharType="separate"/>
      </w:r>
      <w:r w:rsidR="003B638C" w:rsidRPr="003B638C">
        <w:rPr>
          <w:rFonts w:eastAsia="Times New Roman"/>
          <w:noProof/>
          <w:sz w:val="24"/>
          <w:szCs w:val="24"/>
        </w:rPr>
        <w:t>[13]</w:t>
      </w:r>
      <w:r w:rsidR="005B0170">
        <w:rPr>
          <w:rFonts w:eastAsia="Times New Roman"/>
          <w:sz w:val="24"/>
          <w:szCs w:val="24"/>
        </w:rPr>
        <w:fldChar w:fldCharType="end"/>
      </w:r>
      <w:r w:rsidRPr="00032A7F">
        <w:rPr>
          <w:rFonts w:eastAsia="Times New Roman"/>
          <w:sz w:val="24"/>
          <w:szCs w:val="24"/>
        </w:rPr>
        <w:t>.</w:t>
      </w:r>
    </w:p>
    <w:p w14:paraId="3C10AAB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del w:id="8" w:author="Arushri Swarup" w:date="2016-11-17T11:10:00Z">
        <w:r w:rsidRPr="00032A7F" w:rsidDel="0058683C">
          <w:rPr>
            <w:rFonts w:eastAsia="Times New Roman"/>
            <w:sz w:val="24"/>
            <w:szCs w:val="24"/>
          </w:rPr>
          <w:delText xml:space="preserve">that </w:delText>
        </w:r>
      </w:del>
      <w:ins w:id="9" w:author="Arushri Swarup" w:date="2016-11-17T11:10:00Z">
        <w:r w:rsidR="0058683C">
          <w:rPr>
            <w:rFonts w:eastAsia="Times New Roman"/>
            <w:sz w:val="24"/>
            <w:szCs w:val="24"/>
          </w:rPr>
          <w:t>who</w:t>
        </w:r>
        <w:r w:rsidR="0058683C" w:rsidRPr="00032A7F">
          <w:rPr>
            <w:rFonts w:eastAsia="Times New Roman"/>
            <w:sz w:val="24"/>
            <w:szCs w:val="24"/>
          </w:rPr>
          <w:t xml:space="preserve"> </w:t>
        </w:r>
      </w:ins>
      <w:r w:rsidRPr="00032A7F">
        <w:rPr>
          <w:rFonts w:eastAsia="Times New Roman"/>
          <w:sz w:val="24"/>
          <w:szCs w:val="24"/>
        </w:rPr>
        <w:t xml:space="preserve">perform endoscopic ear surgery. The Delphi method will be followed to analyze the qualitative results of the survey. </w:t>
      </w:r>
    </w:p>
    <w:p w14:paraId="6672180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Preliminary interviews of local otolaryngologists, with varied experience in TEES within the University of Toronto, will be conducted by an IBBME MASc student (</w:t>
      </w:r>
      <w:r w:rsidR="00E46C56">
        <w:rPr>
          <w:rFonts w:eastAsia="Times New Roman"/>
          <w:sz w:val="24"/>
          <w:szCs w:val="24"/>
        </w:rPr>
        <w:t>Arushri</w:t>
      </w:r>
      <w:r w:rsidRPr="00032A7F">
        <w:rPr>
          <w:rFonts w:eastAsia="Times New Roman"/>
          <w:sz w:val="24"/>
          <w:szCs w:val="24"/>
        </w:rPr>
        <w:t xml:space="preserve"> Swarup). Questions will ask for comments on factors that have prevented otologists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w:t>
      </w:r>
      <w:commentRangeStart w:id="10"/>
      <w:r w:rsidRPr="00032A7F">
        <w:rPr>
          <w:rFonts w:eastAsia="Times New Roman"/>
          <w:sz w:val="24"/>
          <w:szCs w:val="24"/>
        </w:rPr>
        <w:t xml:space="preserve">pilot questionnaire will </w:t>
      </w:r>
      <w:commentRangeEnd w:id="10"/>
      <w:r w:rsidR="0058683C">
        <w:rPr>
          <w:rStyle w:val="CommentReference"/>
        </w:rPr>
        <w:commentReference w:id="10"/>
      </w:r>
      <w:r w:rsidRPr="00032A7F">
        <w:rPr>
          <w:rFonts w:eastAsia="Times New Roman"/>
          <w:sz w:val="24"/>
          <w:szCs w:val="24"/>
        </w:rPr>
        <w:t>be developed to ask a wider group of otologists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4211A84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3A727C4C"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articipants are otologists who will be invited to participate by email. The email addresses will be obtained in two ways:</w:t>
      </w:r>
    </w:p>
    <w:p w14:paraId="55173FC8"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14:paraId="77F6C321"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2. The mailing list of otological societies. Online surveys of surgical practice are frequently distributed by such societies. The following societies of which the PI is a member will be contacted asking for permission to survey their members:</w:t>
      </w:r>
    </w:p>
    <w:p w14:paraId="50A8C345"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14:paraId="755818B0"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14:paraId="4FB803FC"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Politzer Society</w:t>
      </w:r>
    </w:p>
    <w:p w14:paraId="617DB1B0"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European Academy of Otology and Neurotology</w:t>
      </w:r>
    </w:p>
    <w:p w14:paraId="2E16904B" w14:textId="77777777"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14:paraId="32AA618B" w14:textId="77777777" w:rsidR="00032A7F" w:rsidRP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14:paraId="4D6CD23C"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14:paraId="62CA1F3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7F1D400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14:paraId="202E105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14:paraId="2236355F"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14:paraId="14AA4DD6" w14:textId="77777777" w:rsidR="00032A7F" w:rsidRDefault="00032A7F" w:rsidP="00032A7F">
      <w:pPr>
        <w:spacing w:line="240" w:lineRule="auto"/>
        <w:jc w:val="both"/>
        <w:rPr>
          <w:ins w:id="11" w:author="Arushri Swarup" w:date="2016-11-17T11:30:00Z"/>
          <w:rFonts w:eastAsia="Times New Roman"/>
          <w:sz w:val="24"/>
          <w:szCs w:val="24"/>
        </w:rPr>
      </w:pPr>
      <w:r w:rsidRPr="00032A7F">
        <w:rPr>
          <w:rFonts w:eastAsia="Times New Roman"/>
          <w:sz w:val="24"/>
          <w:szCs w:val="24"/>
        </w:rPr>
        <w:t>Refer to Appendix A for the survey details.</w:t>
      </w:r>
    </w:p>
    <w:p w14:paraId="6478D9CA" w14:textId="77777777" w:rsidR="00804407" w:rsidRPr="00032A7F" w:rsidRDefault="00804407" w:rsidP="00032A7F">
      <w:pPr>
        <w:spacing w:line="240" w:lineRule="auto"/>
        <w:jc w:val="both"/>
        <w:rPr>
          <w:rFonts w:ascii="Times New Roman" w:eastAsia="Times New Roman" w:hAnsi="Times New Roman" w:cs="Times New Roman"/>
          <w:color w:val="auto"/>
          <w:sz w:val="24"/>
          <w:szCs w:val="24"/>
        </w:rPr>
      </w:pPr>
    </w:p>
    <w:p w14:paraId="0B480C6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14:paraId="6611769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5B0170">
        <w:rPr>
          <w:rFonts w:eastAsia="Times New Roman"/>
          <w:sz w:val="24"/>
          <w:szCs w:val="24"/>
        </w:rPr>
        <w:fldChar w:fldCharType="separate"/>
      </w:r>
      <w:r w:rsidR="00E46C56" w:rsidRPr="00E46C56">
        <w:rPr>
          <w:rFonts w:eastAsia="Times New Roman"/>
          <w:noProof/>
          <w:sz w:val="24"/>
          <w:szCs w:val="24"/>
        </w:rPr>
        <w:t>[14]</w:t>
      </w:r>
      <w:r w:rsidR="005B0170">
        <w:rPr>
          <w:rFonts w:eastAsia="Times New Roman"/>
          <w:sz w:val="24"/>
          <w:szCs w:val="24"/>
        </w:rPr>
        <w:fldChar w:fldCharType="end"/>
      </w:r>
      <w:r w:rsidR="00E46C56">
        <w:rPr>
          <w:rFonts w:eastAsia="Times New Roman"/>
          <w:sz w:val="24"/>
          <w:szCs w:val="24"/>
        </w:rPr>
        <w:t xml:space="preserve"> </w:t>
      </w:r>
      <w:r w:rsidR="005B0170">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5B0170">
        <w:rPr>
          <w:rFonts w:eastAsia="Times New Roman"/>
          <w:sz w:val="24"/>
          <w:szCs w:val="24"/>
        </w:rPr>
        <w:fldChar w:fldCharType="separate"/>
      </w:r>
      <w:r w:rsidR="00E46C56" w:rsidRPr="00E46C56">
        <w:rPr>
          <w:rFonts w:eastAsia="Times New Roman"/>
          <w:noProof/>
          <w:sz w:val="24"/>
          <w:szCs w:val="24"/>
        </w:rPr>
        <w:t>[15]</w:t>
      </w:r>
      <w:r w:rsidR="005B0170">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14:paraId="46FFFD50"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14:paraId="65A5BA34"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 xml:space="preserve">The time flow analysis will be recorded by the MASc student during ear surgery.  The surgery will be divided into steps, described </w:t>
      </w:r>
      <w:ins w:id="12" w:author="Arushri Swarup" w:date="2016-11-17T11:40:00Z">
        <w:r w:rsidR="00E509E1">
          <w:rPr>
            <w:rFonts w:eastAsia="Times New Roman"/>
            <w:sz w:val="24"/>
            <w:szCs w:val="24"/>
          </w:rPr>
          <w:t xml:space="preserve">in the data collection form located </w:t>
        </w:r>
      </w:ins>
      <w:del w:id="13" w:author="Arushri Swarup" w:date="2016-11-17T11:40:00Z">
        <w:r w:rsidRPr="00032A7F" w:rsidDel="00E509E1">
          <w:rPr>
            <w:rFonts w:eastAsia="Times New Roman"/>
            <w:sz w:val="24"/>
            <w:szCs w:val="24"/>
          </w:rPr>
          <w:delText>below</w:delText>
        </w:r>
      </w:del>
      <w:ins w:id="14" w:author="Arushri Swarup" w:date="2016-11-17T11:40:00Z">
        <w:r w:rsidR="00E509E1">
          <w:rPr>
            <w:rFonts w:eastAsia="Times New Roman"/>
            <w:sz w:val="24"/>
            <w:szCs w:val="24"/>
          </w:rPr>
          <w:t>in Appendix B</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del w:id="15" w:author="Arushri Swarup" w:date="2016-11-17T11:38:00Z">
        <w:r w:rsidRPr="00032A7F" w:rsidDel="00E509E1">
          <w:rPr>
            <w:rFonts w:eastAsia="Times New Roman"/>
            <w:sz w:val="24"/>
            <w:szCs w:val="24"/>
          </w:rPr>
          <w:delText>The last half of surgeries will be done using the new tools developed for improving TEES. The results will be compared statistically.</w:delText>
        </w:r>
      </w:del>
    </w:p>
    <w:p w14:paraId="21E55C6C"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14:paraId="7717548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14:paraId="5513A3B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14:paraId="6D7BFB3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486264F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14:paraId="01C86A38"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Patient participants: 40 surgical patients, who require cholesteatoma surgery or tympanoplasty (surgical repair of perforated ear drum).</w:t>
      </w:r>
    </w:p>
    <w:p w14:paraId="009F9DF2"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ins w:id="16" w:author="Arushri Swarup" w:date="2016-11-20T14:16:00Z">
        <w:r w:rsidR="007C1212">
          <w:rPr>
            <w:rFonts w:eastAsia="Times New Roman"/>
            <w:sz w:val="24"/>
            <w:szCs w:val="24"/>
          </w:rPr>
          <w:t xml:space="preserve"> The PI, three additional surgeons from SickKids</w:t>
        </w:r>
      </w:ins>
      <w:ins w:id="17" w:author="Arushri Swarup" w:date="2016-11-20T14:17:00Z">
        <w:r w:rsidR="007C1212">
          <w:rPr>
            <w:rFonts w:eastAsia="Times New Roman"/>
            <w:sz w:val="24"/>
            <w:szCs w:val="24"/>
          </w:rPr>
          <w:t xml:space="preserve"> and one surgeon from Toronto General Hospital will be asked to participate.</w:t>
        </w:r>
      </w:ins>
    </w:p>
    <w:p w14:paraId="067AF7DB"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368333BE"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14:paraId="6264C6A9"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4F262E1D" w14:textId="77777777" w:rsidR="00032A7F" w:rsidRPr="00032A7F" w:rsidRDefault="00032A7F" w:rsidP="00032A7F">
      <w:pPr>
        <w:spacing w:line="240" w:lineRule="auto"/>
        <w:jc w:val="both"/>
        <w:rPr>
          <w:rFonts w:ascii="Times New Roman" w:eastAsia="Times New Roman" w:hAnsi="Times New Roman" w:cs="Times New Roman"/>
          <w:color w:val="auto"/>
          <w:sz w:val="24"/>
          <w:szCs w:val="24"/>
        </w:rPr>
      </w:pPr>
    </w:p>
    <w:p w14:paraId="06C3FDE2"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14:paraId="27EF776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Each surgeon will be observed and recorded performing ten operations. The time and number of instruments changed will be recorded for the steps outlined in the Data Collection Form, included in Appendix B.</w:t>
      </w:r>
    </w:p>
    <w:p w14:paraId="28C596D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14:paraId="3F39AFA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14:paraId="231517F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14:paraId="7B459806"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37E625F3"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14:paraId="134ABA3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14:paraId="34D688C7"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14:paraId="254A07F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firstRow="1" w:lastRow="0" w:firstColumn="1" w:lastColumn="0" w:noHBand="0" w:noVBand="1"/>
      </w:tblPr>
      <w:tblGrid>
        <w:gridCol w:w="2104"/>
        <w:gridCol w:w="1511"/>
        <w:gridCol w:w="1351"/>
        <w:gridCol w:w="777"/>
        <w:gridCol w:w="684"/>
        <w:gridCol w:w="1404"/>
      </w:tblGrid>
      <w:tr w:rsidR="00032A7F" w:rsidRPr="00032A7F" w14:paraId="484EE4A7"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42182FA"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4AA7348"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A156F6B"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736022AD"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4A1F39A3"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AF3068C"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14:paraId="77BF98B4" w14:textId="77777777"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15A6B290"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71CF443"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6CD37FC9"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08DA2CDF" w14:textId="77777777"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34F81B63"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14:paraId="2D3F7D88" w14:textId="77777777"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14:paraId="0C522A7A"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14:paraId="4734522D"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14:paraId="3D41699B"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re are two different types of surgery where the time flow study will be conducted: tympanoplasty and cholesteatoma removal. Each type of surgery will have its own set of consent forms for the patient participants. For tympanoplasty patients dedicated consent forms are appended to this application requesting consent to time surgery. Cholesteatoma patients are already asked to consent to participate for another observational study: </w:t>
      </w:r>
      <w:r w:rsidRPr="00032A7F">
        <w:rPr>
          <w:rFonts w:eastAsia="Times New Roman"/>
          <w:i/>
          <w:iCs/>
          <w:sz w:val="24"/>
          <w:szCs w:val="24"/>
        </w:rPr>
        <w:t xml:space="preserve">Prospective study of predictive factors in paediatric cholesteatoma (REB #1000033566). </w:t>
      </w:r>
      <w:r w:rsidRPr="00032A7F">
        <w:rPr>
          <w:rFonts w:eastAsia="Times New Roman"/>
          <w:sz w:val="24"/>
          <w:szCs w:val="24"/>
        </w:rPr>
        <w:t xml:space="preserve">These consent forms will be amended to request consent to time the surgery. </w:t>
      </w:r>
    </w:p>
    <w:p w14:paraId="117D304F" w14:textId="77777777"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For the cholesteatoma patients, who have a CT scan and have provided consent to use their CT for anatomical analysis and modeling purposes in the Prospective study of predictive factors in paediatric cholesteatoma, the study number will be recorded on the corresponding CT scan as well. The CT scan will be wiped of all patient identifiable </w:t>
      </w:r>
      <w:r w:rsidRPr="00032A7F">
        <w:rPr>
          <w:rFonts w:eastAsia="Times New Roman"/>
          <w:sz w:val="24"/>
          <w:szCs w:val="24"/>
        </w:rPr>
        <w:lastRenderedPageBreak/>
        <w:t>information and only the randomly generated 5-digit code will be used to link the CT scan to the recorded surgical times.</w:t>
      </w:r>
    </w:p>
    <w:p w14:paraId="0AB307BE" w14:textId="77777777" w:rsidR="001F5D7C" w:rsidRDefault="00032A7F" w:rsidP="00032A7F">
      <w:pPr>
        <w:spacing w:after="240" w:line="240" w:lineRule="auto"/>
        <w:jc w:val="both"/>
        <w:rPr>
          <w:rFonts w:eastAsia="Times New Roman"/>
          <w:sz w:val="24"/>
          <w:szCs w:val="24"/>
        </w:rPr>
      </w:pPr>
      <w:r w:rsidRPr="00032A7F">
        <w:rPr>
          <w:rFonts w:eastAsia="Times New Roman"/>
          <w:sz w:val="24"/>
          <w:szCs w:val="24"/>
        </w:rPr>
        <w:t xml:space="preserve">Consent to participate in this study will also be sought from </w:t>
      </w:r>
      <w:commentRangeStart w:id="18"/>
      <w:r w:rsidRPr="00032A7F">
        <w:rPr>
          <w:rFonts w:eastAsia="Times New Roman"/>
          <w:sz w:val="24"/>
          <w:szCs w:val="24"/>
        </w:rPr>
        <w:t>surgeons</w:t>
      </w:r>
      <w:commentRangeEnd w:id="18"/>
      <w:r w:rsidR="005B20BF">
        <w:rPr>
          <w:rStyle w:val="CommentReference"/>
        </w:rPr>
        <w:commentReference w:id="18"/>
      </w:r>
      <w:r w:rsidRPr="00032A7F">
        <w:rPr>
          <w:rFonts w:eastAsia="Times New Roman"/>
          <w:sz w:val="24"/>
          <w:szCs w:val="24"/>
        </w:rPr>
        <w:t>.</w:t>
      </w:r>
    </w:p>
    <w:p w14:paraId="113CAA9D" w14:textId="77777777"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14:paraId="5F6A116A" w14:textId="77777777" w:rsidR="00E46C56" w:rsidRPr="00E46C56" w:rsidRDefault="005B0170"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14:paraId="032AFB2F"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14:paraId="22F2EE3A"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14:paraId="5CA9EABB"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14:paraId="7D9EF999"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14:paraId="56DA517A"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14:paraId="1074889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14:paraId="61A7F4F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14:paraId="036CD2B1"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14:paraId="00DB7D90"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14:paraId="7F6CA5B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14:paraId="061D9A33"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14:paraId="38B15132"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14:paraId="0584CDA0" w14:textId="77777777"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14:paraId="52D11A29" w14:textId="77777777"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14:paraId="3AE58916" w14:textId="77777777" w:rsidR="001F5D7C" w:rsidRDefault="005B0170"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14:paraId="12C8E3F1" w14:textId="77777777"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1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6-11-25T10:04:00Z" w:initials="AS">
    <w:p w14:paraId="2791212C" w14:textId="77777777" w:rsidR="00B0683A" w:rsidRDefault="00B0683A">
      <w:pPr>
        <w:pStyle w:val="CommentText"/>
      </w:pPr>
      <w:r>
        <w:rPr>
          <w:rStyle w:val="CommentReference"/>
        </w:rPr>
        <w:annotationRef/>
      </w:r>
      <w:r>
        <w:t>Take out increasing adoption of TEES by surgeons instead the goal is to facilitate TEES by making better instruments which is better for the patient as they will be reciving minimally invasive care</w:t>
      </w:r>
      <w:bookmarkStart w:id="1" w:name="_GoBack"/>
      <w:bookmarkEnd w:id="1"/>
    </w:p>
  </w:comment>
  <w:comment w:id="10" w:author="Arushri Swarup" w:date="2016-11-17T11:11:00Z" w:initials="AS">
    <w:p w14:paraId="05B2671C" w14:textId="77777777" w:rsidR="0058683C" w:rsidRDefault="0058683C">
      <w:pPr>
        <w:pStyle w:val="CommentText"/>
      </w:pPr>
      <w:r>
        <w:rPr>
          <w:rStyle w:val="CommentReference"/>
        </w:rPr>
        <w:annotationRef/>
      </w:r>
      <w:r>
        <w:t>Will the pilot questionnaire need to be included in the application?</w:t>
      </w:r>
    </w:p>
  </w:comment>
  <w:comment w:id="18" w:author="Arushri Swarup" w:date="2016-11-17T11:43:00Z" w:initials="AS">
    <w:p w14:paraId="282A53A6" w14:textId="77777777" w:rsidR="005B20BF" w:rsidRDefault="005B20BF">
      <w:pPr>
        <w:pStyle w:val="CommentText"/>
      </w:pPr>
      <w:r>
        <w:rPr>
          <w:rStyle w:val="CommentReference"/>
        </w:rPr>
        <w:annotationRef/>
      </w:r>
      <w:r>
        <w:t>Surgeon consent form for the time flow stud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91212C" w15:done="0"/>
  <w15:commentEx w15:paraId="05B2671C" w15:done="0"/>
  <w15:commentEx w15:paraId="282A53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95CAA2" w14:textId="77777777" w:rsidR="00A7094B" w:rsidRDefault="00A7094B" w:rsidP="000E3E30">
      <w:pPr>
        <w:spacing w:line="240" w:lineRule="auto"/>
      </w:pPr>
      <w:r>
        <w:separator/>
      </w:r>
    </w:p>
  </w:endnote>
  <w:endnote w:type="continuationSeparator" w:id="0">
    <w:p w14:paraId="1C2F434A" w14:textId="77777777" w:rsidR="00A7094B" w:rsidRDefault="00A7094B" w:rsidP="000E3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D25D75" w14:textId="77777777" w:rsidR="00032A7F" w:rsidRDefault="00032A7F">
    <w:pPr>
      <w:pStyle w:val="Footer"/>
    </w:pPr>
    <w:r>
      <w:t xml:space="preserve">Page: </w:t>
    </w:r>
    <w:sdt>
      <w:sdtPr>
        <w:id w:val="252615743"/>
        <w:docPartObj>
          <w:docPartGallery w:val="Page Numbers (Bottom of Page)"/>
          <w:docPartUnique/>
        </w:docPartObj>
      </w:sdtPr>
      <w:sdtEndPr/>
      <w:sdtContent>
        <w:r w:rsidR="005B0170">
          <w:fldChar w:fldCharType="begin"/>
        </w:r>
        <w:r w:rsidR="00103E8E">
          <w:instrText xml:space="preserve"> PAGE   \* MERGEFORMAT </w:instrText>
        </w:r>
        <w:r w:rsidR="005B0170">
          <w:fldChar w:fldCharType="separate"/>
        </w:r>
        <w:r w:rsidR="00B0683A">
          <w:rPr>
            <w:noProof/>
          </w:rPr>
          <w:t>1</w:t>
        </w:r>
        <w:r w:rsidR="005B0170">
          <w:rPr>
            <w:noProof/>
          </w:rPr>
          <w:fldChar w:fldCharType="end"/>
        </w:r>
        <w:r>
          <w:t xml:space="preserve"> </w:t>
        </w:r>
        <w:r>
          <w:tab/>
        </w:r>
        <w:r>
          <w:tab/>
        </w:r>
        <w:r>
          <w:rPr>
            <w:sz w:val="24"/>
            <w:szCs w:val="24"/>
          </w:rPr>
          <w:t xml:space="preserve">Version date 27th October 2016 </w:t>
        </w:r>
      </w:sdtContent>
    </w:sdt>
  </w:p>
  <w:p w14:paraId="67584AD0" w14:textId="77777777" w:rsidR="000E3E30" w:rsidRDefault="000E3E30">
    <w:pPr>
      <w:pStyle w:val="Normal1"/>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A0E154" w14:textId="77777777" w:rsidR="00A7094B" w:rsidRDefault="00A7094B" w:rsidP="000E3E30">
      <w:pPr>
        <w:spacing w:line="240" w:lineRule="auto"/>
      </w:pPr>
      <w:r>
        <w:separator/>
      </w:r>
    </w:p>
  </w:footnote>
  <w:footnote w:type="continuationSeparator" w:id="0">
    <w:p w14:paraId="32A22B04" w14:textId="77777777" w:rsidR="00A7094B" w:rsidRDefault="00A7094B" w:rsidP="000E3E3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0E3E30"/>
    <w:rsid w:val="00032A7F"/>
    <w:rsid w:val="000E3E30"/>
    <w:rsid w:val="00103E8E"/>
    <w:rsid w:val="001F20C5"/>
    <w:rsid w:val="001F5D7C"/>
    <w:rsid w:val="002C7B31"/>
    <w:rsid w:val="003875B9"/>
    <w:rsid w:val="003B638C"/>
    <w:rsid w:val="0049596C"/>
    <w:rsid w:val="005339DD"/>
    <w:rsid w:val="0058683C"/>
    <w:rsid w:val="005B0170"/>
    <w:rsid w:val="005B20BF"/>
    <w:rsid w:val="006227CF"/>
    <w:rsid w:val="006F3B3A"/>
    <w:rsid w:val="007945A2"/>
    <w:rsid w:val="007C1212"/>
    <w:rsid w:val="00804407"/>
    <w:rsid w:val="008A2944"/>
    <w:rsid w:val="00A7094B"/>
    <w:rsid w:val="00B0683A"/>
    <w:rsid w:val="00CA2923"/>
    <w:rsid w:val="00CA4114"/>
    <w:rsid w:val="00D82393"/>
    <w:rsid w:val="00E46C56"/>
    <w:rsid w:val="00E509E1"/>
    <w:rsid w:val="00E7179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EDC0B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1E7046-7731-C14E-97AE-6430A7321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7</Pages>
  <Words>8172</Words>
  <Characters>46587</Characters>
  <Application>Microsoft Macintosh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cp:lastPrinted>2016-10-28T16:56:00Z</cp:lastPrinted>
  <dcterms:created xsi:type="dcterms:W3CDTF">2016-10-28T15:41:00Z</dcterms:created>
  <dcterms:modified xsi:type="dcterms:W3CDTF">2016-11-2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